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A3674B9" w14:textId="77777777" w:rsidR="00933E98" w:rsidRDefault="00E57640" w:rsidP="00933E98">
      <w:pPr>
        <w:spacing w:after="0" w:line="240" w:lineRule="auto"/>
        <w:jc w:val="center"/>
        <w:rPr>
          <w:rFonts w:ascii="Arial" w:eastAsia="DengXian" w:hAnsi="Arial" w:cs="Calibri"/>
          <w:b/>
          <w:bCs/>
          <w:kern w:val="0"/>
          <w:lang w:val="en-US" w:eastAsia="zh-CN"/>
          <w14:ligatures w14:val="none"/>
        </w:rPr>
      </w:pPr>
      <w:r w:rsidRPr="00E57640">
        <w:rPr>
          <w:rFonts w:ascii="Arial" w:eastAsia="DengXian" w:hAnsi="Arial" w:cs="Calibri"/>
          <w:b/>
          <w:bCs/>
          <w:kern w:val="0"/>
          <w:lang w:val="en-US" w:eastAsia="zh-CN"/>
          <w14:ligatures w14:val="none"/>
        </w:rPr>
        <w:t xml:space="preserve">Cannabigerol as a Potential Gerotherapeutic Agent: </w:t>
      </w:r>
    </w:p>
    <w:p w14:paraId="1ACB52B0" w14:textId="262B9B6A" w:rsidR="00221785" w:rsidRDefault="00E57640" w:rsidP="00933E98">
      <w:pPr>
        <w:spacing w:after="0" w:line="240" w:lineRule="auto"/>
        <w:jc w:val="center"/>
        <w:rPr>
          <w:rFonts w:ascii="Arial" w:eastAsia="DengXian" w:hAnsi="Arial" w:cs="Calibri"/>
          <w:b/>
          <w:bCs/>
          <w:kern w:val="0"/>
          <w:lang w:val="en-US" w:eastAsia="zh-CN"/>
          <w14:ligatures w14:val="none"/>
        </w:rPr>
      </w:pPr>
      <w:r w:rsidRPr="00E57640">
        <w:rPr>
          <w:rFonts w:ascii="Arial" w:eastAsia="DengXian" w:hAnsi="Arial" w:cs="Calibri"/>
          <w:b/>
          <w:bCs/>
          <w:kern w:val="0"/>
          <w:lang w:val="en-US" w:eastAsia="zh-CN"/>
          <w14:ligatures w14:val="none"/>
        </w:rPr>
        <w:t xml:space="preserve">Evidence from </w:t>
      </w:r>
      <w:r w:rsidR="007A77ED" w:rsidRPr="007A77ED">
        <w:rPr>
          <w:rFonts w:ascii="Arial" w:eastAsia="DengXian" w:hAnsi="Arial" w:cs="Calibri"/>
          <w:b/>
          <w:bCs/>
          <w:i/>
          <w:iCs/>
          <w:kern w:val="0"/>
          <w:lang w:val="en-US" w:eastAsia="zh-CN"/>
          <w14:ligatures w14:val="none"/>
        </w:rPr>
        <w:t>Caenorhabditis elegans</w:t>
      </w:r>
    </w:p>
    <w:p w14:paraId="23C21559" w14:textId="77777777" w:rsidR="00933E98" w:rsidRDefault="00933E98" w:rsidP="00933E98">
      <w:pPr>
        <w:spacing w:after="0" w:line="240" w:lineRule="auto"/>
        <w:jc w:val="center"/>
        <w:rPr>
          <w:rFonts w:ascii="Arial" w:eastAsia="Calibri" w:hAnsi="Arial" w:cs="Calibri"/>
          <w:b/>
          <w:kern w:val="0"/>
          <w:sz w:val="20"/>
          <w:szCs w:val="20"/>
          <w:u w:val="single"/>
          <w14:ligatures w14:val="none"/>
        </w:rPr>
      </w:pPr>
    </w:p>
    <w:p w14:paraId="79141BD9" w14:textId="3658F6CC" w:rsidR="00C315D2" w:rsidRPr="00376AD9" w:rsidRDefault="00397D7C" w:rsidP="00C315D2">
      <w:pPr>
        <w:spacing w:after="0" w:line="240" w:lineRule="auto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  <w:r w:rsidRPr="00D01F85">
        <w:rPr>
          <w:rFonts w:ascii="Arial" w:eastAsia="Calibri" w:hAnsi="Arial" w:cs="Calibri"/>
          <w:b/>
          <w:kern w:val="0"/>
          <w:sz w:val="20"/>
          <w:szCs w:val="20"/>
          <w:u w:val="single"/>
          <w14:ligatures w14:val="none"/>
        </w:rPr>
        <w:t>Zhizhen Wang</w:t>
      </w:r>
      <w:r w:rsidR="00C315D2" w:rsidRPr="00784BBA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1,2</w:t>
      </w:r>
      <w:r w:rsidRPr="00784BBA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, Jonathon</w:t>
      </w:r>
      <w:r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C. Arnold</w:t>
      </w:r>
      <w:r w:rsidR="00376AD9" w:rsidRPr="00376AD9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1,</w:t>
      </w:r>
      <w:r w:rsidR="006D17D9" w:rsidRPr="00376AD9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2</w:t>
      </w:r>
    </w:p>
    <w:p w14:paraId="4A57B6D0" w14:textId="2A8ACD2C" w:rsidR="00DF261F" w:rsidRDefault="00DF261F" w:rsidP="00DF261F">
      <w:pPr>
        <w:spacing w:after="0" w:line="240" w:lineRule="auto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  <w:r w:rsidRPr="00DF261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ydney Pharmacy School,</w:t>
      </w:r>
      <w:r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Pr="00DF261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Faculty of Medicine and Health, The University of Sydney,</w:t>
      </w:r>
      <w:r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C25CE8" w:rsidRPr="00C25CE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ydney,</w:t>
      </w:r>
      <w:r w:rsidR="00C25CE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C25CE8" w:rsidRPr="00C25CE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NSW, Australia</w:t>
      </w:r>
      <w:r w:rsidR="00C25CE8" w:rsidRPr="00C25CE8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1</w:t>
      </w:r>
    </w:p>
    <w:p w14:paraId="2820E67F" w14:textId="29EDC895" w:rsidR="00C25CE8" w:rsidRPr="00DF261F" w:rsidRDefault="00C25CE8" w:rsidP="00C25CE8">
      <w:pPr>
        <w:spacing w:after="0" w:line="240" w:lineRule="auto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  <w:r w:rsidRPr="00C25CE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Lambert Initiative for Cannabinoid Therapeutics, Brain</w:t>
      </w:r>
      <w:r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Pr="00C25CE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and Mind Centre, The University of Sydney, Sydney,</w:t>
      </w:r>
      <w:r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Pr="00C25CE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NSW, Australia</w:t>
      </w:r>
      <w:r w:rsidRPr="00C25CE8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2</w:t>
      </w:r>
    </w:p>
    <w:p w14:paraId="2DD37039" w14:textId="6A6E6460" w:rsidR="00C315D2" w:rsidRPr="00C315D2" w:rsidRDefault="00C315D2" w:rsidP="00C315D2">
      <w:pPr>
        <w:spacing w:after="0" w:line="240" w:lineRule="auto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  <w:r w:rsidRPr="00C315D2">
        <w:rPr>
          <w:rFonts w:ascii="Arial" w:eastAsia="Calibri" w:hAnsi="Arial" w:cs="Calibri"/>
          <w:bCs/>
          <w:i/>
          <w:kern w:val="0"/>
          <w:sz w:val="20"/>
          <w:szCs w:val="20"/>
          <w:lang w:val="en-US"/>
          <w14:ligatures w14:val="none"/>
        </w:rPr>
        <w:t xml:space="preserve"> </w:t>
      </w:r>
    </w:p>
    <w:p w14:paraId="2A573817" w14:textId="6363E3F4" w:rsidR="00561FD5" w:rsidRPr="00D01F85" w:rsidRDefault="00B8473A" w:rsidP="00332DF1">
      <w:pPr>
        <w:spacing w:after="0" w:line="240" w:lineRule="auto"/>
        <w:jc w:val="both"/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</w:pPr>
      <w:r w:rsidRPr="00D01F85">
        <w:rPr>
          <w:rFonts w:ascii="Arial" w:eastAsia="Calibri" w:hAnsi="Arial" w:cs="Arial"/>
          <w:b/>
          <w:kern w:val="0"/>
          <w:sz w:val="20"/>
          <w:szCs w:val="20"/>
          <w14:ligatures w14:val="none"/>
        </w:rPr>
        <w:t>Background and aims</w:t>
      </w:r>
      <w:r w:rsidR="00C315D2" w:rsidRPr="00D01F85">
        <w:rPr>
          <w:rFonts w:ascii="Arial" w:eastAsia="Calibri" w:hAnsi="Arial" w:cs="Arial"/>
          <w:b/>
          <w:kern w:val="0"/>
          <w:sz w:val="20"/>
          <w:szCs w:val="20"/>
          <w14:ligatures w14:val="none"/>
        </w:rPr>
        <w:t>.</w:t>
      </w:r>
      <w:r w:rsidR="00C315D2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</w:t>
      </w:r>
      <w:r w:rsidR="00561FD5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Ageing is a complex biological process that involves the gradual deterioration of molecular and cellular function which leads to suboptimal health, morbidity and mortality.</w:t>
      </w:r>
      <w:r w:rsidR="00990996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Gerotherapeutic agents are molecules that target</w:t>
      </w:r>
      <w:r w:rsidR="00D0287B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ageing biology to delay ageing and promote healthy </w:t>
      </w:r>
      <w:r w:rsidR="00173314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longevity, has increasingly focused on natural products with bioactive properties. Cannabigerol (CB</w:t>
      </w:r>
      <w:r w:rsidR="00B529F9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G</w:t>
      </w:r>
      <w:r w:rsidR="00173314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), a non-psychoactive cannabinoid found in</w:t>
      </w:r>
      <w:r w:rsidR="005B003E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the cannabis plant</w:t>
      </w:r>
      <w:r w:rsidR="00053F1B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, </w:t>
      </w:r>
      <w:r w:rsidR="0030154E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has recently attracted growing</w:t>
      </w:r>
      <w:r w:rsidR="00B76C90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attention </w:t>
      </w:r>
      <w:r w:rsidR="00AE10FF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due</w:t>
      </w:r>
      <w:r w:rsidR="00B76C90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to </w:t>
      </w:r>
      <w:r w:rsidR="00AE10FF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its broad spectrum</w:t>
      </w:r>
      <w:r w:rsidR="00B76C90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of potential health benefits, including anti-inflammation, antioxidant and neuroprotect</w:t>
      </w:r>
      <w:r w:rsidR="00837D10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ive effects</w:t>
      </w:r>
      <w:r w:rsidR="00A23226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</w:t>
      </w:r>
      <w:r w:rsidR="00A23226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fldChar w:fldCharType="begin">
          <w:fldData xml:space="preserve">PEVuZE5vdGU+PENpdGU+PEF1dGhvcj5MaTwvQXV0aG9yPjxZZWFyPjIwMjQ8L1llYXI+PFJlY051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</w:fldData>
        </w:fldChar>
      </w:r>
      <w:r w:rsidR="00A23226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instrText xml:space="preserve"> ADDIN EN.CITE </w:instrText>
      </w:r>
      <w:r w:rsidR="00A23226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fldChar w:fldCharType="begin">
          <w:fldData xml:space="preserve">PEVuZE5vdGU+PENpdGU+PEF1dGhvcj5MaTwvQXV0aG9yPjxZZWFyPjIwMjQ8L1llYXI+PFJlY051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</w:fldData>
        </w:fldChar>
      </w:r>
      <w:r w:rsidR="00A23226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instrText xml:space="preserve"> ADDIN EN.CITE.DATA </w:instrText>
      </w:r>
      <w:r w:rsidR="00A23226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</w:r>
      <w:r w:rsidR="00A23226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fldChar w:fldCharType="end"/>
      </w:r>
      <w:r w:rsidR="00A23226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</w:r>
      <w:r w:rsidR="00A23226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fldChar w:fldCharType="separate"/>
      </w:r>
      <w:r w:rsidR="00A23226" w:rsidRPr="00D01F85">
        <w:rPr>
          <w:rFonts w:ascii="Arial" w:eastAsia="Calibri" w:hAnsi="Arial" w:cs="Arial"/>
          <w:bCs/>
          <w:noProof/>
          <w:kern w:val="0"/>
          <w:sz w:val="20"/>
          <w:szCs w:val="20"/>
          <w14:ligatures w14:val="none"/>
        </w:rPr>
        <w:t>(Li et al., 2024)</w:t>
      </w:r>
      <w:r w:rsidR="00A23226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fldChar w:fldCharType="end"/>
      </w:r>
      <w:r w:rsidR="007A77ED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. However, its role in modulating ageing and lifespan has not been well defined. </w:t>
      </w:r>
      <w:r w:rsidR="007A77ED" w:rsidRPr="00D01F85">
        <w:rPr>
          <w:rFonts w:ascii="Arial" w:eastAsia="Calibri" w:hAnsi="Arial" w:cs="Arial"/>
          <w:bCs/>
          <w:i/>
          <w:iCs/>
          <w:kern w:val="0"/>
          <w:sz w:val="20"/>
          <w:szCs w:val="20"/>
          <w14:ligatures w14:val="none"/>
        </w:rPr>
        <w:t>Caenorhabditis elegans</w:t>
      </w:r>
      <w:r w:rsidR="007A77ED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(</w:t>
      </w:r>
      <w:r w:rsidR="007A77ED" w:rsidRPr="00D01F85">
        <w:rPr>
          <w:rFonts w:ascii="Arial" w:eastAsia="Calibri" w:hAnsi="Arial" w:cs="Arial"/>
          <w:bCs/>
          <w:i/>
          <w:iCs/>
          <w:kern w:val="0"/>
          <w:sz w:val="20"/>
          <w:szCs w:val="20"/>
          <w14:ligatures w14:val="none"/>
        </w:rPr>
        <w:t>C. elegans</w:t>
      </w:r>
      <w:r w:rsidR="007A77ED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)</w:t>
      </w:r>
      <w:r w:rsidR="0064256E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, </w:t>
      </w:r>
      <w:r w:rsidR="00D2321E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a</w:t>
      </w:r>
      <w:r w:rsidR="005765DA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widely used model</w:t>
      </w:r>
      <w:r w:rsidR="00D2321E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nematode</w:t>
      </w:r>
      <w:r w:rsidR="005765DA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for </w:t>
      </w:r>
      <w:r w:rsidR="00642A39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ageing study, offer</w:t>
      </w:r>
      <w:r w:rsidR="00D2321E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s</w:t>
      </w:r>
      <w:r w:rsidR="00642A39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a valuable system to investigate the biological impact of CBG on age-related processes, including stress</w:t>
      </w:r>
      <w:r w:rsidR="00783D88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resistance, lifespan and health span.</w:t>
      </w:r>
      <w:r w:rsidR="005A3A85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This project aims </w:t>
      </w:r>
      <w:r w:rsidR="00312032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to investigate </w:t>
      </w:r>
      <w:r w:rsidR="00F022CD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the gerotherapeutic potential of CBG by assessing its impact on lifespan, health span and stress</w:t>
      </w:r>
      <w:r w:rsidR="00496F65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tolerance</w:t>
      </w:r>
      <w:r w:rsidR="00F022CD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</w:t>
      </w:r>
      <w:r w:rsidR="009F690F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in </w:t>
      </w:r>
      <w:r w:rsidR="009F690F" w:rsidRPr="007321BF">
        <w:rPr>
          <w:rFonts w:ascii="Arial" w:eastAsia="Calibri" w:hAnsi="Arial" w:cs="Arial"/>
          <w:bCs/>
          <w:i/>
          <w:iCs/>
          <w:kern w:val="0"/>
          <w:sz w:val="20"/>
          <w:szCs w:val="20"/>
          <w14:ligatures w14:val="none"/>
        </w:rPr>
        <w:t>C. elegans</w:t>
      </w:r>
      <w:r w:rsidR="009F690F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.</w:t>
      </w:r>
    </w:p>
    <w:p w14:paraId="2535EF9B" w14:textId="153A53F6" w:rsidR="003A4EDE" w:rsidRPr="00D01F85" w:rsidRDefault="003A4EDE" w:rsidP="00F022CD">
      <w:pPr>
        <w:tabs>
          <w:tab w:val="left" w:pos="3899"/>
        </w:tabs>
        <w:spacing w:after="0" w:line="240" w:lineRule="auto"/>
        <w:jc w:val="both"/>
        <w:rPr>
          <w:rFonts w:ascii="Arial" w:eastAsia="Calibri" w:hAnsi="Arial" w:cs="Arial"/>
          <w:b/>
          <w:bCs/>
          <w:kern w:val="0"/>
          <w:sz w:val="20"/>
          <w:szCs w:val="20"/>
          <w14:ligatures w14:val="none"/>
        </w:rPr>
      </w:pPr>
    </w:p>
    <w:p w14:paraId="400BED77" w14:textId="7D408483" w:rsidR="009F690F" w:rsidRPr="00D01F85" w:rsidRDefault="00C315D2" w:rsidP="00C315D2">
      <w:pPr>
        <w:spacing w:after="0" w:line="240" w:lineRule="auto"/>
        <w:jc w:val="both"/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</w:pPr>
      <w:r w:rsidRPr="00D01F85">
        <w:rPr>
          <w:rFonts w:ascii="Arial" w:eastAsia="Calibri" w:hAnsi="Arial" w:cs="Arial"/>
          <w:b/>
          <w:kern w:val="0"/>
          <w:sz w:val="20"/>
          <w:szCs w:val="20"/>
          <w14:ligatures w14:val="none"/>
        </w:rPr>
        <w:t>Methods.</w:t>
      </w:r>
      <w:r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</w:t>
      </w:r>
      <w:r w:rsidR="00C76B0B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Wild-type </w:t>
      </w:r>
      <w:r w:rsidR="00C76B0B" w:rsidRPr="00D01F85">
        <w:rPr>
          <w:rFonts w:ascii="Arial" w:eastAsia="Calibri" w:hAnsi="Arial" w:cs="Arial"/>
          <w:bCs/>
          <w:i/>
          <w:iCs/>
          <w:kern w:val="0"/>
          <w:sz w:val="20"/>
          <w:szCs w:val="20"/>
          <w14:ligatures w14:val="none"/>
        </w:rPr>
        <w:t>C. elegans</w:t>
      </w:r>
      <w:r w:rsidR="00C76B0B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N2 used in this study. Strains were provided by the Caenorhabditis Genetics Center (CGC)</w:t>
      </w:r>
      <w:r w:rsidR="000D1B5E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, University of Minnesota. All strains were maintained on nematode growth medium (NGM) agar plates seeded with </w:t>
      </w:r>
      <w:r w:rsidR="000D1B5E" w:rsidRPr="00D01F85">
        <w:rPr>
          <w:rFonts w:ascii="Arial" w:eastAsia="Calibri" w:hAnsi="Arial" w:cs="Arial"/>
          <w:bCs/>
          <w:i/>
          <w:iCs/>
          <w:kern w:val="0"/>
          <w:sz w:val="20"/>
          <w:szCs w:val="20"/>
          <w14:ligatures w14:val="none"/>
        </w:rPr>
        <w:t>E.coli</w:t>
      </w:r>
      <w:r w:rsidR="000D1B5E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s OP50</w:t>
      </w:r>
      <w:r w:rsidR="00CD2CBD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at 20</w:t>
      </w:r>
      <w:r w:rsidR="00CD2CBD" w:rsidRPr="00D01F85">
        <w:rPr>
          <w:rFonts w:ascii="Cambria Math" w:eastAsia="Calibri" w:hAnsi="Cambria Math" w:cs="Cambria Math"/>
          <w:bCs/>
          <w:kern w:val="0"/>
          <w:sz w:val="20"/>
          <w:szCs w:val="20"/>
          <w14:ligatures w14:val="none"/>
        </w:rPr>
        <w:t>℃</w:t>
      </w:r>
      <w:r w:rsidR="00CD2CBD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for lifespan and health span assays.</w:t>
      </w:r>
      <w:r w:rsidR="00CB4A97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</w:t>
      </w:r>
      <w:r w:rsidR="000B5B11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For </w:t>
      </w:r>
      <w:r w:rsidR="003F6364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the </w:t>
      </w:r>
      <w:r w:rsidR="000B5B11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thermotolerance assay, </w:t>
      </w:r>
      <w:r w:rsidR="003F6364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worms</w:t>
      </w:r>
      <w:r w:rsidR="00B5765C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were incubated at 3</w:t>
      </w:r>
      <w:r w:rsidR="00375A56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7</w:t>
      </w:r>
      <w:r w:rsidR="00B5765C" w:rsidRPr="00D01F85">
        <w:rPr>
          <w:rFonts w:ascii="Cambria Math" w:eastAsia="Calibri" w:hAnsi="Cambria Math" w:cs="Cambria Math"/>
          <w:bCs/>
          <w:kern w:val="0"/>
          <w:sz w:val="20"/>
          <w:szCs w:val="20"/>
          <w14:ligatures w14:val="none"/>
        </w:rPr>
        <w:t>℃</w:t>
      </w:r>
      <w:r w:rsidR="00B5765C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for 4 hours and </w:t>
      </w:r>
      <w:r w:rsidR="00537610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followed by 30 min recovery</w:t>
      </w:r>
      <w:r w:rsidR="009A406B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period at 20</w:t>
      </w:r>
      <w:r w:rsidR="009A406B" w:rsidRPr="00D01F85">
        <w:rPr>
          <w:rFonts w:ascii="Cambria Math" w:eastAsia="Calibri" w:hAnsi="Cambria Math" w:cs="Cambria Math"/>
          <w:bCs/>
          <w:kern w:val="0"/>
          <w:sz w:val="20"/>
          <w:szCs w:val="20"/>
          <w14:ligatures w14:val="none"/>
        </w:rPr>
        <w:t>℃</w:t>
      </w:r>
      <w:r w:rsidR="009A406B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, after which survival was scored.</w:t>
      </w:r>
      <w:r w:rsidR="00537610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</w:t>
      </w:r>
      <w:r w:rsidR="00D80529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Lifespan were </w:t>
      </w:r>
      <w:r w:rsidR="00E30899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conducted</w:t>
      </w:r>
      <w:r w:rsidR="00D80529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</w:t>
      </w:r>
      <w:r w:rsidR="00092C48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with age-synchronized N2 </w:t>
      </w:r>
      <w:r w:rsidR="00E30899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worms, with treatment (</w:t>
      </w:r>
      <w:r w:rsidR="00092C48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CBG</w:t>
      </w:r>
      <w:r w:rsidR="00E30899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)</w:t>
      </w:r>
      <w:r w:rsidR="00092C48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or </w:t>
      </w:r>
      <w:r w:rsidR="002B4FB4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vehicle control initiated </w:t>
      </w:r>
      <w:r w:rsidR="00092C48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at the L4 stage. A total initial population of </w:t>
      </w:r>
      <w:r w:rsidR="00AE062F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100</w:t>
      </w:r>
      <w:r w:rsidR="00E71629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worms was tested for each treatment condition.</w:t>
      </w:r>
      <w:r w:rsidR="00AF7242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</w:t>
      </w:r>
      <w:r w:rsidR="0089445C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For </w:t>
      </w:r>
      <w:r w:rsidR="002B4FB4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the </w:t>
      </w:r>
      <w:r w:rsidR="0089445C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b</w:t>
      </w:r>
      <w:r w:rsidR="00AF7242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ody bends </w:t>
      </w:r>
      <w:r w:rsidR="0089445C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a</w:t>
      </w:r>
      <w:r w:rsidR="002B4FB4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ssay</w:t>
      </w:r>
      <w:r w:rsidR="0089445C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, </w:t>
      </w:r>
      <w:r w:rsidR="00E415EB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locomotion was assessed by counting t</w:t>
      </w:r>
      <w:r w:rsidR="00CD1160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he number of complete body </w:t>
      </w:r>
      <w:r w:rsidR="00E415EB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bends within a</w:t>
      </w:r>
      <w:r w:rsidR="00CD1160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30s period on day 3 and day 8.</w:t>
      </w:r>
      <w:r w:rsidR="00D80529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</w:t>
      </w:r>
    </w:p>
    <w:p w14:paraId="41BFB65E" w14:textId="77777777" w:rsidR="00401B87" w:rsidRPr="00D01F85" w:rsidRDefault="00401B87" w:rsidP="00C315D2">
      <w:pPr>
        <w:spacing w:after="0" w:line="240" w:lineRule="auto"/>
        <w:jc w:val="both"/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</w:pPr>
    </w:p>
    <w:p w14:paraId="09AD27F1" w14:textId="7CFCB111" w:rsidR="00760093" w:rsidRPr="007A431F" w:rsidRDefault="00795378" w:rsidP="00760093">
      <w:pPr>
        <w:spacing w:after="0" w:line="240" w:lineRule="auto"/>
        <w:jc w:val="both"/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</w:pPr>
      <w:r w:rsidRPr="00D01F85">
        <w:rPr>
          <w:rFonts w:ascii="Arial" w:eastAsia="Calibri" w:hAnsi="Arial" w:cs="Arial"/>
          <w:b/>
          <w:bCs/>
          <w:kern w:val="0"/>
          <w:sz w:val="20"/>
          <w:szCs w:val="20"/>
          <w14:ligatures w14:val="none"/>
        </w:rPr>
        <w:t>Results.</w:t>
      </w:r>
      <w:r w:rsidR="00C315D2" w:rsidRPr="00D01F85">
        <w:rPr>
          <w:rFonts w:ascii="Arial" w:eastAsia="Calibri" w:hAnsi="Arial" w:cs="Arial"/>
          <w:kern w:val="0"/>
          <w:lang w:val="en-GB"/>
          <w14:ligatures w14:val="none"/>
        </w:rPr>
        <w:t xml:space="preserve"> </w:t>
      </w:r>
      <w:r w:rsidR="0065679D" w:rsidRPr="00D01F85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 xml:space="preserve">We first evaluated whether CBG </w:t>
      </w:r>
      <w:r w:rsidR="006328A3" w:rsidRPr="00D01F85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>enhance</w:t>
      </w:r>
      <w:r w:rsidR="007A431F" w:rsidRPr="00D01F85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>s</w:t>
      </w:r>
      <w:r w:rsidR="006328A3" w:rsidRPr="00D01F85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 xml:space="preserve"> resistance</w:t>
      </w:r>
      <w:r w:rsidR="00D064C0" w:rsidRPr="00D01F85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 xml:space="preserve"> to heat stress, we pretreated worms with different concentrations</w:t>
      </w:r>
      <w:r w:rsidR="008D7370" w:rsidRPr="00D01F85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 xml:space="preserve"> </w:t>
      </w:r>
      <w:r w:rsidR="008D7370" w:rsidRPr="007A431F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(10, 30, and 100 µM) </w:t>
      </w:r>
      <w:r w:rsidR="00D064C0" w:rsidRPr="00D01F85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>of CB</w:t>
      </w:r>
      <w:r w:rsidR="008D7370" w:rsidRPr="00D01F85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>G</w:t>
      </w:r>
      <w:r w:rsidR="00D064C0" w:rsidRPr="00D01F85">
        <w:rPr>
          <w:rFonts w:ascii="Arial" w:eastAsia="Calibri" w:hAnsi="Arial" w:cs="Arial"/>
          <w:kern w:val="0"/>
          <w:sz w:val="20"/>
          <w:szCs w:val="20"/>
          <w:lang w:val="en-US"/>
          <w14:ligatures w14:val="none"/>
        </w:rPr>
        <w:t xml:space="preserve"> for 2 </w:t>
      </w:r>
      <w:r w:rsidR="00D064C0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days at 20</w:t>
      </w:r>
      <w:r w:rsidR="00D064C0" w:rsidRPr="00D01F85">
        <w:rPr>
          <w:rFonts w:ascii="Cambria Math" w:eastAsia="Calibri" w:hAnsi="Cambria Math" w:cs="Cambria Math"/>
          <w:bCs/>
          <w:kern w:val="0"/>
          <w:sz w:val="20"/>
          <w:szCs w:val="20"/>
          <w14:ligatures w14:val="none"/>
        </w:rPr>
        <w:t>℃</w:t>
      </w:r>
      <w:r w:rsidR="00E62990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, followed </w:t>
      </w:r>
      <w:r w:rsidR="00503293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by exposure to heat stress. </w:t>
      </w:r>
      <w:r w:rsidR="0054385C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Worms treated with </w:t>
      </w:r>
      <w:r w:rsidR="00503293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CBG </w:t>
      </w:r>
      <w:r w:rsidR="0054385C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at 10 µM and 30 µM showed</w:t>
      </w:r>
      <w:r w:rsidR="00902D75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significantly increased</w:t>
      </w:r>
      <w:r w:rsidR="00503293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survival </w:t>
      </w:r>
      <w:r w:rsidR="00902D75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compared to the</w:t>
      </w:r>
      <w:r w:rsidR="00A92E4E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control group</w:t>
      </w:r>
      <w:r w:rsidR="00C9020A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. </w:t>
      </w:r>
      <w:r w:rsidR="007810F4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I</w:t>
      </w:r>
      <w:r w:rsidR="001349D0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n our lifespan assays, </w:t>
      </w:r>
      <w:r w:rsidR="007810F4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age-synchronized worms were treated with </w:t>
      </w:r>
      <w:r w:rsidR="001349D0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CBG </w:t>
      </w:r>
      <w:r w:rsidR="007810F4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starting</w:t>
      </w:r>
      <w:r w:rsidR="00390D4B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from L4 stage </w:t>
      </w:r>
      <w:r w:rsidR="00760093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at</w:t>
      </w:r>
      <w:r w:rsidR="00390D4B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concentrations </w:t>
      </w:r>
      <w:r w:rsidR="00760093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of</w:t>
      </w:r>
      <w:r w:rsidR="00390D4B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10, 30 and 100 µM at 20</w:t>
      </w:r>
      <w:r w:rsidR="00390D4B" w:rsidRPr="001F3D22">
        <w:rPr>
          <w:rFonts w:ascii="Cambria Math" w:eastAsia="Calibri" w:hAnsi="Cambria Math" w:cs="Cambria Math"/>
          <w:bCs/>
          <w:kern w:val="0"/>
          <w:sz w:val="20"/>
          <w:szCs w:val="20"/>
          <w14:ligatures w14:val="none"/>
        </w:rPr>
        <w:t>℃</w:t>
      </w:r>
      <w:r w:rsidR="00AA5111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. As a result, </w:t>
      </w:r>
      <w:r w:rsidR="00760093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only the 10µM </w:t>
      </w:r>
      <w:r w:rsidR="00AA5111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CBG </w:t>
      </w:r>
      <w:r w:rsidR="00760093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treatment resulted in a</w:t>
      </w:r>
      <w:r w:rsidR="00AA5111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</w:t>
      </w:r>
      <w:r w:rsidR="00760093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significant lifespan extension compared to the control, while </w:t>
      </w:r>
      <w:r w:rsidR="00760093" w:rsidRPr="007A431F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30 µM and 100 µM did not show any beneficial effect.</w:t>
      </w:r>
      <w:r w:rsidR="007F0B51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</w:t>
      </w:r>
      <w:r w:rsidR="00991CE2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Subsequently, we evaluated the </w:t>
      </w:r>
      <w:r w:rsidR="00BA6EAD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effect of </w:t>
      </w:r>
      <w:r w:rsidR="00896E2A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10 µM </w:t>
      </w:r>
      <w:r w:rsidR="00BA6EAD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CBG</w:t>
      </w:r>
      <w:r w:rsidR="00FC007F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</w:t>
      </w:r>
      <w:r w:rsidR="00BA6EAD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on </w:t>
      </w:r>
      <w:r w:rsidR="00BA6EAD" w:rsidRPr="00896E2A">
        <w:rPr>
          <w:rFonts w:ascii="Arial" w:eastAsia="Calibri" w:hAnsi="Arial" w:cs="Arial"/>
          <w:bCs/>
          <w:i/>
          <w:iCs/>
          <w:kern w:val="0"/>
          <w:sz w:val="20"/>
          <w:szCs w:val="20"/>
          <w14:ligatures w14:val="none"/>
        </w:rPr>
        <w:t>C. elegans</w:t>
      </w:r>
      <w:r w:rsidR="00BA6EAD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</w:t>
      </w:r>
      <w:r w:rsidR="002D18FC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locomotion, </w:t>
      </w:r>
      <w:r w:rsidR="00FC007F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a </w:t>
      </w:r>
      <w:r w:rsidR="002D18FC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commonly used metr</w:t>
      </w:r>
      <w:r w:rsidR="00FC007F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ic</w:t>
      </w:r>
      <w:r w:rsidR="002D18FC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to assess health</w:t>
      </w:r>
      <w:r w:rsidR="00FC4537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</w:t>
      </w:r>
      <w:r w:rsidR="002D18FC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span.</w:t>
      </w:r>
      <w:r w:rsidR="008B55D7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 The results demonstrated that the treatment with CBG significantly </w:t>
      </w:r>
      <w:r w:rsidR="00664B00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 xml:space="preserve">enhanced the body bending in worms </w:t>
      </w:r>
      <w:r w:rsidR="00FC4537" w:rsidRPr="00D01F85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t>on day 8.</w:t>
      </w:r>
    </w:p>
    <w:p w14:paraId="3C225122" w14:textId="77777777" w:rsidR="004C4F63" w:rsidRPr="004C4F63" w:rsidRDefault="004C4F63" w:rsidP="2021B9E9">
      <w:pPr>
        <w:spacing w:after="0" w:line="240" w:lineRule="auto"/>
        <w:jc w:val="both"/>
        <w:rPr>
          <w:rFonts w:ascii="Arial" w:eastAsia="Calibri" w:hAnsi="Arial" w:cs="Arial"/>
          <w:kern w:val="0"/>
          <w:sz w:val="16"/>
          <w:szCs w:val="16"/>
          <w:lang w:val="en-US"/>
          <w14:ligatures w14:val="none"/>
        </w:rPr>
      </w:pPr>
    </w:p>
    <w:p w14:paraId="13FA5837" w14:textId="15853D5F" w:rsidR="00AE3E6A" w:rsidRDefault="004C4F63" w:rsidP="00AE3E6A">
      <w:pPr>
        <w:spacing w:after="0" w:line="240" w:lineRule="auto"/>
        <w:jc w:val="both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  <w:r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>Conclusion/</w:t>
      </w:r>
      <w:r w:rsidRPr="00C315D2"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>Discussion.</w:t>
      </w:r>
      <w:r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48069C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This study demonstrates that CBG enhances thermotolerance, </w:t>
      </w:r>
      <w:r w:rsidR="00124187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extends lifespan and improves locomotion at low concentrations in </w:t>
      </w:r>
      <w:r w:rsidR="00124187" w:rsidRPr="00E505FE">
        <w:rPr>
          <w:rFonts w:ascii="Arial" w:eastAsia="Calibri" w:hAnsi="Arial" w:cs="Calibri"/>
          <w:bCs/>
          <w:i/>
          <w:iCs/>
          <w:kern w:val="0"/>
          <w:sz w:val="20"/>
          <w:szCs w:val="20"/>
          <w14:ligatures w14:val="none"/>
        </w:rPr>
        <w:t>C. elegans</w:t>
      </w:r>
      <w:r w:rsidR="00124187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. There results suggest that CBG possesses geroprotective properties, supporting its potential as a natural compound for </w:t>
      </w:r>
      <w:r w:rsidR="00546B0A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promoting </w:t>
      </w:r>
      <w:r w:rsidR="007C278A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healthy ageing.</w:t>
      </w:r>
    </w:p>
    <w:p w14:paraId="404838BB" w14:textId="77777777" w:rsidR="00A04B8D" w:rsidRDefault="00A04B8D" w:rsidP="00AE3E6A">
      <w:pPr>
        <w:spacing w:after="0" w:line="240" w:lineRule="auto"/>
        <w:jc w:val="both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</w:p>
    <w:p w14:paraId="3AF6E552" w14:textId="51FD6CDD" w:rsidR="00355B83" w:rsidRDefault="00C315D2" w:rsidP="00355B83">
      <w:pPr>
        <w:spacing w:after="0" w:line="240" w:lineRule="auto"/>
        <w:jc w:val="both"/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</w:pPr>
      <w:r w:rsidRPr="00C315D2"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>References:</w:t>
      </w:r>
      <w:r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</w:p>
    <w:p w14:paraId="7D6E388F" w14:textId="165B2652" w:rsidR="00113BB7" w:rsidRPr="00BF0DCF" w:rsidRDefault="00355B83" w:rsidP="00BF0DCF">
      <w:pPr>
        <w:pStyle w:val="EndNoteBibliography"/>
        <w:ind w:left="720" w:hanging="720"/>
        <w:rPr>
          <w:rFonts w:ascii="Arial" w:eastAsia="Calibri" w:hAnsi="Arial" w:cs="Calibri"/>
          <w:bCs/>
          <w:noProof w:val="0"/>
          <w:kern w:val="0"/>
          <w:sz w:val="16"/>
          <w:szCs w:val="16"/>
          <w:lang w:val="en-AU"/>
          <w14:ligatures w14:val="none"/>
        </w:rPr>
      </w:pPr>
      <w:r w:rsidRPr="00BF0DCF">
        <w:rPr>
          <w:rFonts w:ascii="Arial" w:eastAsia="Calibri" w:hAnsi="Arial" w:cs="Calibri"/>
          <w:bCs/>
          <w:noProof w:val="0"/>
          <w:kern w:val="0"/>
          <w:sz w:val="16"/>
          <w:szCs w:val="16"/>
          <w:lang w:val="en-AU"/>
          <w14:ligatures w14:val="none"/>
        </w:rPr>
        <w:fldChar w:fldCharType="begin"/>
      </w:r>
      <w:r w:rsidRPr="00BF0DCF">
        <w:rPr>
          <w:rFonts w:ascii="Arial" w:eastAsia="Calibri" w:hAnsi="Arial" w:cs="Calibri"/>
          <w:bCs/>
          <w:noProof w:val="0"/>
          <w:kern w:val="0"/>
          <w:sz w:val="16"/>
          <w:szCs w:val="16"/>
          <w:lang w:val="en-AU"/>
          <w14:ligatures w14:val="none"/>
        </w:rPr>
        <w:instrText xml:space="preserve"> ADDIN EN.REFLIST </w:instrText>
      </w:r>
      <w:r w:rsidRPr="00BF0DCF">
        <w:rPr>
          <w:rFonts w:ascii="Arial" w:eastAsia="Calibri" w:hAnsi="Arial" w:cs="Calibri"/>
          <w:bCs/>
          <w:noProof w:val="0"/>
          <w:kern w:val="0"/>
          <w:sz w:val="16"/>
          <w:szCs w:val="16"/>
          <w:lang w:val="en-AU"/>
          <w14:ligatures w14:val="none"/>
        </w:rPr>
        <w:fldChar w:fldCharType="separate"/>
      </w:r>
      <w:r w:rsidR="00A23226" w:rsidRPr="00BF0DCF">
        <w:rPr>
          <w:rFonts w:ascii="Arial" w:eastAsia="Calibri" w:hAnsi="Arial" w:cs="Calibri"/>
          <w:bCs/>
          <w:noProof w:val="0"/>
          <w:kern w:val="0"/>
          <w:sz w:val="16"/>
          <w:szCs w:val="16"/>
          <w:lang w:val="en-AU"/>
          <w14:ligatures w14:val="none"/>
        </w:rPr>
        <w:t xml:space="preserve">Li, S., Li, W., Malhi, N. K., Huang, J., Li, Q., Zhou, Z., Wang, R., Peng, J., Yin, T., &amp; Wang, H. (2024). Cannabigerol (CBG): A Comprehensive Review of Its Molecular Mechanisms and Therapeutic Potential. Molecules, 29(22). </w:t>
      </w:r>
      <w:hyperlink r:id="rId8" w:history="1">
        <w:r w:rsidR="00A23226" w:rsidRPr="00BF0DCF">
          <w:rPr>
            <w:rFonts w:ascii="Arial" w:eastAsia="Calibri" w:hAnsi="Arial" w:cs="Calibri"/>
            <w:bCs/>
            <w:noProof w:val="0"/>
            <w:kern w:val="0"/>
            <w:sz w:val="16"/>
            <w:szCs w:val="16"/>
            <w:lang w:val="en-AU"/>
            <w14:ligatures w14:val="none"/>
          </w:rPr>
          <w:t>https://doi.org/10.3390/molecules29225471</w:t>
        </w:r>
      </w:hyperlink>
      <w:r w:rsidR="00A23226" w:rsidRPr="00BF0DCF">
        <w:rPr>
          <w:rFonts w:ascii="Arial" w:eastAsia="Calibri" w:hAnsi="Arial" w:cs="Calibri"/>
          <w:bCs/>
          <w:noProof w:val="0"/>
          <w:kern w:val="0"/>
          <w:sz w:val="16"/>
          <w:szCs w:val="16"/>
          <w:lang w:val="en-AU"/>
          <w14:ligatures w14:val="none"/>
        </w:rPr>
        <w:t xml:space="preserve"> </w:t>
      </w:r>
      <w:r w:rsidRPr="00BF0DCF">
        <w:rPr>
          <w:rFonts w:ascii="Arial" w:eastAsia="Calibri" w:hAnsi="Arial" w:cs="Calibri"/>
          <w:bCs/>
          <w:noProof w:val="0"/>
          <w:kern w:val="0"/>
          <w:sz w:val="16"/>
          <w:szCs w:val="16"/>
          <w:lang w:val="en-AU"/>
          <w14:ligatures w14:val="none"/>
        </w:rPr>
        <w:fldChar w:fldCharType="end"/>
      </w:r>
    </w:p>
    <w:sectPr w:rsidR="00113BB7" w:rsidRPr="00BF0DC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67795CCE"/>
    <w:multiLevelType w:val="hybridMultilevel"/>
    <w:tmpl w:val="06A68968"/>
    <w:lvl w:ilvl="0" w:tplc="54F48314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  <w:b w:val="0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33988532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a2pdffvyfazvkee25dxvax0fffpvfre5a9w&quot;&gt;My EndNote Library&lt;record-ids&gt;&lt;item&gt;1133&lt;/item&gt;&lt;/record-ids&gt;&lt;/item&gt;&lt;/Libraries&gt;"/>
  </w:docVars>
  <w:rsids>
    <w:rsidRoot w:val="00C315D2"/>
    <w:rsid w:val="00053F1B"/>
    <w:rsid w:val="00064FD6"/>
    <w:rsid w:val="00070DA9"/>
    <w:rsid w:val="00092C48"/>
    <w:rsid w:val="000A21FF"/>
    <w:rsid w:val="000B34DE"/>
    <w:rsid w:val="000B5B11"/>
    <w:rsid w:val="000D1B5E"/>
    <w:rsid w:val="000E25F1"/>
    <w:rsid w:val="000E7A8E"/>
    <w:rsid w:val="001057A2"/>
    <w:rsid w:val="00107368"/>
    <w:rsid w:val="00111E6A"/>
    <w:rsid w:val="00113BB7"/>
    <w:rsid w:val="001217D6"/>
    <w:rsid w:val="00124187"/>
    <w:rsid w:val="001308BD"/>
    <w:rsid w:val="001349D0"/>
    <w:rsid w:val="0013763D"/>
    <w:rsid w:val="001452A9"/>
    <w:rsid w:val="00152F62"/>
    <w:rsid w:val="00173314"/>
    <w:rsid w:val="00174768"/>
    <w:rsid w:val="001A60A4"/>
    <w:rsid w:val="001D20EE"/>
    <w:rsid w:val="001D545F"/>
    <w:rsid w:val="001D63C4"/>
    <w:rsid w:val="001E71A2"/>
    <w:rsid w:val="001F0DA7"/>
    <w:rsid w:val="001F3D22"/>
    <w:rsid w:val="001F59EE"/>
    <w:rsid w:val="00200B44"/>
    <w:rsid w:val="002017E6"/>
    <w:rsid w:val="00221785"/>
    <w:rsid w:val="0023615F"/>
    <w:rsid w:val="00262CA7"/>
    <w:rsid w:val="00264137"/>
    <w:rsid w:val="00274B91"/>
    <w:rsid w:val="00280B60"/>
    <w:rsid w:val="00294059"/>
    <w:rsid w:val="002B4FB4"/>
    <w:rsid w:val="002D18FC"/>
    <w:rsid w:val="0030154E"/>
    <w:rsid w:val="00311A73"/>
    <w:rsid w:val="00312032"/>
    <w:rsid w:val="003206E4"/>
    <w:rsid w:val="0032259A"/>
    <w:rsid w:val="00323D8D"/>
    <w:rsid w:val="00332DF1"/>
    <w:rsid w:val="00332F0C"/>
    <w:rsid w:val="00341CE2"/>
    <w:rsid w:val="00355B83"/>
    <w:rsid w:val="00360471"/>
    <w:rsid w:val="00367285"/>
    <w:rsid w:val="00375A56"/>
    <w:rsid w:val="00376AD9"/>
    <w:rsid w:val="00390D4B"/>
    <w:rsid w:val="00397D7C"/>
    <w:rsid w:val="00397DD1"/>
    <w:rsid w:val="003A4EDE"/>
    <w:rsid w:val="003A6D5C"/>
    <w:rsid w:val="003D1561"/>
    <w:rsid w:val="003F6364"/>
    <w:rsid w:val="00401B87"/>
    <w:rsid w:val="00406C95"/>
    <w:rsid w:val="00407978"/>
    <w:rsid w:val="00453CB3"/>
    <w:rsid w:val="00461950"/>
    <w:rsid w:val="00461B2F"/>
    <w:rsid w:val="0048069C"/>
    <w:rsid w:val="004922FF"/>
    <w:rsid w:val="00496F65"/>
    <w:rsid w:val="004A51B6"/>
    <w:rsid w:val="004C3AE4"/>
    <w:rsid w:val="004C4F63"/>
    <w:rsid w:val="004F0EF2"/>
    <w:rsid w:val="00503293"/>
    <w:rsid w:val="00510CF8"/>
    <w:rsid w:val="0052166F"/>
    <w:rsid w:val="00537610"/>
    <w:rsid w:val="00540AAC"/>
    <w:rsid w:val="0054385C"/>
    <w:rsid w:val="00546B0A"/>
    <w:rsid w:val="00561FD5"/>
    <w:rsid w:val="00572205"/>
    <w:rsid w:val="00575A29"/>
    <w:rsid w:val="005765DA"/>
    <w:rsid w:val="005A3A85"/>
    <w:rsid w:val="005B003E"/>
    <w:rsid w:val="005C478F"/>
    <w:rsid w:val="005C4C9B"/>
    <w:rsid w:val="005D7C78"/>
    <w:rsid w:val="00601754"/>
    <w:rsid w:val="006328A3"/>
    <w:rsid w:val="0064256E"/>
    <w:rsid w:val="00642A39"/>
    <w:rsid w:val="0065679D"/>
    <w:rsid w:val="006636C3"/>
    <w:rsid w:val="00664B00"/>
    <w:rsid w:val="006A2F93"/>
    <w:rsid w:val="006A34BE"/>
    <w:rsid w:val="006A4613"/>
    <w:rsid w:val="006D17D9"/>
    <w:rsid w:val="006D5792"/>
    <w:rsid w:val="006D6B6F"/>
    <w:rsid w:val="006F3F1C"/>
    <w:rsid w:val="007141F2"/>
    <w:rsid w:val="007321BF"/>
    <w:rsid w:val="00736E2A"/>
    <w:rsid w:val="007561D8"/>
    <w:rsid w:val="00760093"/>
    <w:rsid w:val="007810F4"/>
    <w:rsid w:val="00781353"/>
    <w:rsid w:val="00783D88"/>
    <w:rsid w:val="00784BBA"/>
    <w:rsid w:val="00792BF0"/>
    <w:rsid w:val="00795378"/>
    <w:rsid w:val="00796206"/>
    <w:rsid w:val="007A431F"/>
    <w:rsid w:val="007A77ED"/>
    <w:rsid w:val="007C278A"/>
    <w:rsid w:val="007C367E"/>
    <w:rsid w:val="007C43B8"/>
    <w:rsid w:val="007F0B51"/>
    <w:rsid w:val="008010B9"/>
    <w:rsid w:val="008071C5"/>
    <w:rsid w:val="0080778A"/>
    <w:rsid w:val="008316B5"/>
    <w:rsid w:val="00837D10"/>
    <w:rsid w:val="00837E07"/>
    <w:rsid w:val="0088721B"/>
    <w:rsid w:val="0089445C"/>
    <w:rsid w:val="00896E2A"/>
    <w:rsid w:val="008A0E52"/>
    <w:rsid w:val="008B55D7"/>
    <w:rsid w:val="008D7370"/>
    <w:rsid w:val="00902B9B"/>
    <w:rsid w:val="00902D75"/>
    <w:rsid w:val="00906D34"/>
    <w:rsid w:val="009140FB"/>
    <w:rsid w:val="00923427"/>
    <w:rsid w:val="00933DC9"/>
    <w:rsid w:val="00933E98"/>
    <w:rsid w:val="00936D4C"/>
    <w:rsid w:val="00944887"/>
    <w:rsid w:val="009523F9"/>
    <w:rsid w:val="009650DF"/>
    <w:rsid w:val="00965D8A"/>
    <w:rsid w:val="00974A13"/>
    <w:rsid w:val="00990996"/>
    <w:rsid w:val="00991CE2"/>
    <w:rsid w:val="009A406B"/>
    <w:rsid w:val="009B1CBB"/>
    <w:rsid w:val="009F690F"/>
    <w:rsid w:val="00A04B8D"/>
    <w:rsid w:val="00A0516D"/>
    <w:rsid w:val="00A1509C"/>
    <w:rsid w:val="00A23226"/>
    <w:rsid w:val="00A52457"/>
    <w:rsid w:val="00A62925"/>
    <w:rsid w:val="00A87E91"/>
    <w:rsid w:val="00A92E4E"/>
    <w:rsid w:val="00AA4291"/>
    <w:rsid w:val="00AA5111"/>
    <w:rsid w:val="00AD411A"/>
    <w:rsid w:val="00AD5EB3"/>
    <w:rsid w:val="00AE062F"/>
    <w:rsid w:val="00AE10FF"/>
    <w:rsid w:val="00AE3E6A"/>
    <w:rsid w:val="00AF4A05"/>
    <w:rsid w:val="00AF7242"/>
    <w:rsid w:val="00B0468D"/>
    <w:rsid w:val="00B4721D"/>
    <w:rsid w:val="00B529F9"/>
    <w:rsid w:val="00B5765C"/>
    <w:rsid w:val="00B76C90"/>
    <w:rsid w:val="00B8473A"/>
    <w:rsid w:val="00BA6EAD"/>
    <w:rsid w:val="00BE2448"/>
    <w:rsid w:val="00BF0DCF"/>
    <w:rsid w:val="00BF6161"/>
    <w:rsid w:val="00BF7104"/>
    <w:rsid w:val="00C00324"/>
    <w:rsid w:val="00C21815"/>
    <w:rsid w:val="00C22BCE"/>
    <w:rsid w:val="00C25CE8"/>
    <w:rsid w:val="00C315D2"/>
    <w:rsid w:val="00C318BC"/>
    <w:rsid w:val="00C353D8"/>
    <w:rsid w:val="00C70AE7"/>
    <w:rsid w:val="00C76B0B"/>
    <w:rsid w:val="00C9020A"/>
    <w:rsid w:val="00CB4A97"/>
    <w:rsid w:val="00CD1160"/>
    <w:rsid w:val="00CD2CBD"/>
    <w:rsid w:val="00CE35BA"/>
    <w:rsid w:val="00CE644A"/>
    <w:rsid w:val="00CF5A91"/>
    <w:rsid w:val="00D01F85"/>
    <w:rsid w:val="00D0287B"/>
    <w:rsid w:val="00D02BB1"/>
    <w:rsid w:val="00D064C0"/>
    <w:rsid w:val="00D2321E"/>
    <w:rsid w:val="00D45A74"/>
    <w:rsid w:val="00D611C1"/>
    <w:rsid w:val="00D7428F"/>
    <w:rsid w:val="00D80529"/>
    <w:rsid w:val="00D92376"/>
    <w:rsid w:val="00DF261F"/>
    <w:rsid w:val="00DF6716"/>
    <w:rsid w:val="00E04162"/>
    <w:rsid w:val="00E30899"/>
    <w:rsid w:val="00E415EB"/>
    <w:rsid w:val="00E43CC0"/>
    <w:rsid w:val="00E45C31"/>
    <w:rsid w:val="00E505FE"/>
    <w:rsid w:val="00E54B95"/>
    <w:rsid w:val="00E57640"/>
    <w:rsid w:val="00E62990"/>
    <w:rsid w:val="00E6527A"/>
    <w:rsid w:val="00E71629"/>
    <w:rsid w:val="00E7371F"/>
    <w:rsid w:val="00E73A8E"/>
    <w:rsid w:val="00E771FF"/>
    <w:rsid w:val="00E83184"/>
    <w:rsid w:val="00EC3746"/>
    <w:rsid w:val="00EF4D18"/>
    <w:rsid w:val="00F022CD"/>
    <w:rsid w:val="00F43ABA"/>
    <w:rsid w:val="00F539FB"/>
    <w:rsid w:val="00F85528"/>
    <w:rsid w:val="00FA0910"/>
    <w:rsid w:val="00FC007F"/>
    <w:rsid w:val="00FC4537"/>
    <w:rsid w:val="2021B9E9"/>
    <w:rsid w:val="4FE71DF4"/>
    <w:rsid w:val="5E2C5F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C9E18DD"/>
  <w15:chartTrackingRefBased/>
  <w15:docId w15:val="{68CD8C6C-48B5-45FC-AC27-B37918D87E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="SimSun" w:hAnsiTheme="minorHAnsi" w:cstheme="minorBidi"/>
        <w:kern w:val="2"/>
        <w:sz w:val="24"/>
        <w:szCs w:val="24"/>
        <w:lang w:val="en-AU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60093"/>
  </w:style>
  <w:style w:type="paragraph" w:styleId="Heading1">
    <w:name w:val="heading 1"/>
    <w:basedOn w:val="Normal"/>
    <w:next w:val="Normal"/>
    <w:link w:val="Heading1Char"/>
    <w:uiPriority w:val="9"/>
    <w:qFormat/>
    <w:rsid w:val="00C315D2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315D2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315D2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315D2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315D2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315D2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315D2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315D2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315D2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315D2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315D2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315D2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315D2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315D2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315D2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315D2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315D2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315D2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C315D2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315D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315D2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C315D2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C315D2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315D2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C315D2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C315D2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315D2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315D2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C315D2"/>
    <w:rPr>
      <w:b/>
      <w:bCs/>
      <w:smallCaps/>
      <w:color w:val="0F4761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355B83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55B83"/>
    <w:rPr>
      <w:rFonts w:ascii="Aptos" w:hAnsi="Aptos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55B83"/>
    <w:pPr>
      <w:spacing w:line="240" w:lineRule="auto"/>
      <w:jc w:val="both"/>
    </w:pPr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55B83"/>
    <w:rPr>
      <w:rFonts w:ascii="Aptos" w:hAnsi="Aptos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355B83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55B8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342439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612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665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270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82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437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3390/molecules29225471" TargetMode="Externa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10" Type="http://schemas.openxmlformats.org/officeDocument/2006/relationships/theme" Target="theme/theme1.xml"/><Relationship Id="rId4" Type="http://schemas.openxmlformats.org/officeDocument/2006/relationships/numbering" Target="numbering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4a84e3ec-4587-4418-b23a-bd5009477010">
      <Terms xmlns="http://schemas.microsoft.com/office/infopath/2007/PartnerControls"/>
    </lcf76f155ced4ddcb4097134ff3c332f>
    <TaxCatchAll xmlns="79faf93c-7b46-4b26-8966-6d698e8b4062" xsi:nil="true"/>
  </documentManagement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4C054142C5B5D4B8C99E9FB10779CAB" ma:contentTypeVersion="18" ma:contentTypeDescription="Create a new document." ma:contentTypeScope="" ma:versionID="82fa6b8bbe5aa1e5a147898ce11eee45">
  <xsd:schema xmlns:xsd="http://www.w3.org/2001/XMLSchema" xmlns:xs="http://www.w3.org/2001/XMLSchema" xmlns:p="http://schemas.microsoft.com/office/2006/metadata/properties" xmlns:ns2="4a84e3ec-4587-4418-b23a-bd5009477010" xmlns:ns3="79faf93c-7b46-4b26-8966-6d698e8b4062" targetNamespace="http://schemas.microsoft.com/office/2006/metadata/properties" ma:root="true" ma:fieldsID="4aa8403be6c3a7d49ea4b008b126b62c" ns2:_="" ns3:_="">
    <xsd:import namespace="4a84e3ec-4587-4418-b23a-bd5009477010"/>
    <xsd:import namespace="79faf93c-7b46-4b26-8966-6d698e8b4062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ServiceOCR" minOccurs="0"/>
                <xsd:element ref="ns2:MediaServiceLocation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LengthInSeconds" minOccurs="0"/>
                <xsd:element ref="ns2:lcf76f155ced4ddcb4097134ff3c332f" minOccurs="0"/>
                <xsd:element ref="ns3:TaxCatchAll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a84e3ec-4587-4418-b23a-bd500947701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GenerationTime" ma:index="1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3" nillable="true" ma:displayName="MediaServiceDateTaken" ma:hidden="true" ma:internalName="MediaServiceDateTaken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a2d0f5a8-1cae-497c-8626-323dd4f94be0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9faf93c-7b46-4b26-8966-6d698e8b4062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3" nillable="true" ma:displayName="Taxonomy Catch All Column" ma:hidden="true" ma:list="{c2c48bb7-3aca-46f5-8d8e-a282f3998c12}" ma:internalName="TaxCatchAll" ma:showField="CatchAllData" ma:web="79faf93c-7b46-4b26-8966-6d698e8b4062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31DDCDBB-A434-4396-8F0D-5A6A543FC4D6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130FB8FF-F624-4CD8-B1B7-331FFFAAAFAC}">
  <ds:schemaRefs>
    <ds:schemaRef ds:uri="http://schemas.microsoft.com/office/2006/metadata/properties"/>
    <ds:schemaRef ds:uri="http://schemas.microsoft.com/office/infopath/2007/PartnerControls"/>
    <ds:schemaRef ds:uri="4a84e3ec-4587-4418-b23a-bd5009477010"/>
    <ds:schemaRef ds:uri="79faf93c-7b46-4b26-8966-6d698e8b4062"/>
  </ds:schemaRefs>
</ds:datastoreItem>
</file>

<file path=customXml/itemProps3.xml><?xml version="1.0" encoding="utf-8"?>
<ds:datastoreItem xmlns:ds="http://schemas.openxmlformats.org/officeDocument/2006/customXml" ds:itemID="{3C4A3A71-59EB-4D37-B60C-752E21A3FD6C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a84e3ec-4587-4418-b23a-bd5009477010"/>
    <ds:schemaRef ds:uri="79faf93c-7b46-4b26-8966-6d698e8b406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62</TotalTime>
  <Pages>1</Pages>
  <Words>570</Words>
  <Characters>3254</Characters>
  <Application>Microsoft Office Word</Application>
  <DocSecurity>0</DocSecurity>
  <Lines>27</Lines>
  <Paragraphs>7</Paragraphs>
  <ScaleCrop>false</ScaleCrop>
  <Company/>
  <LinksUpToDate>false</LinksUpToDate>
  <CharactersWithSpaces>38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anh Phan</dc:creator>
  <cp:keywords/>
  <dc:description/>
  <cp:lastModifiedBy>Zhizhen Wang</cp:lastModifiedBy>
  <cp:revision>195</cp:revision>
  <dcterms:created xsi:type="dcterms:W3CDTF">2025-03-11T02:17:00Z</dcterms:created>
  <dcterms:modified xsi:type="dcterms:W3CDTF">2025-05-29T03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4C054142C5B5D4B8C99E9FB10779CAB</vt:lpwstr>
  </property>
  <property fmtid="{D5CDD505-2E9C-101B-9397-08002B2CF9AE}" pid="3" name="MediaServiceImageTags">
    <vt:lpwstr/>
  </property>
</Properties>
</file>